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47216A6A" w:rsidR="00885AAC" w:rsidRDefault="00885AAC" w:rsidP="007268BD">
      <w:pPr>
        <w:pStyle w:val="Title"/>
        <w:contextualSpacing/>
      </w:pPr>
      <w:r>
        <w:t>Dissertation P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36F1E44B" w14:textId="33D1E232" w:rsidR="005340F3" w:rsidRDefault="007E78E9" w:rsidP="007E78E9">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B57E77">
        <w:fldChar w:fldCharType="separate"/>
      </w:r>
      <w:r w:rsidR="00C61ADB" w:rsidRPr="00C61ADB">
        <w:rPr>
          <w:noProof/>
        </w:rPr>
        <w:t>(Hengeveld 1992:65; Croft 2001:66; van Lier 2016:197; van Lier 2017:242)</w:t>
      </w:r>
      <w:r w:rsidR="00B57E77">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17A5B">
        <w:t>; I expand on and clarify this</w:t>
      </w:r>
      <w:r w:rsidR="00FF2364">
        <w:t xml:space="preserve"> definition in </w:t>
      </w:r>
      <w:r w:rsidR="00FF2364">
        <w:rPr>
          <w:rFonts w:cs="Times New Roman"/>
        </w:rPr>
        <w:t>§</w:t>
      </w:r>
      <w:r w:rsidR="00FF2364">
        <w:fldChar w:fldCharType="begin"/>
      </w:r>
      <w:r w:rsidR="00FF2364">
        <w:rPr>
          <w:rFonts w:cs="Times New Roman"/>
        </w:rPr>
        <w:instrText xml:space="preserve"> REF _Ref502225471 \r \h </w:instrText>
      </w:r>
      <w:r w:rsidR="00FF2364">
        <w:fldChar w:fldCharType="separate"/>
      </w:r>
      <w:r w:rsidR="00FF2364">
        <w:rPr>
          <w:rFonts w:cs="Times New Roman"/>
        </w:rPr>
        <w:t>2</w:t>
      </w:r>
      <w:r w:rsidR="00FF2364">
        <w:fldChar w:fldCharType="end"/>
      </w:r>
      <w:r w:rsidR="00FF2364">
        <w:t>.</w:t>
      </w:r>
      <w:r w:rsidR="00CB6B00">
        <w:t xml:space="preserve"> 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C61ADB">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C61ADB">
        <w:fldChar w:fldCharType="separate"/>
      </w:r>
      <w:r w:rsidR="0084363F" w:rsidRPr="0084363F">
        <w:rPr>
          <w:noProof/>
        </w:rPr>
        <w:t>(Hengeveld 1992:65; Rijkhoff 2007:715; van Lier &amp; Rijkhoff 2013:1; van Lier 2016 and accompanying articles; van Lier 2017:243; Vapnarsky &amp; Veneziano 2017a)</w:t>
      </w:r>
      <w:r w:rsidR="00C61ADB">
        <w:fldChar w:fldCharType="end"/>
      </w:r>
      <w:r w:rsidR="00C61ADB">
        <w:t>.</w:t>
      </w:r>
      <w:r w:rsidR="009400AE">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and detailed typological studies of the nature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p>
    <w:p w14:paraId="4B453D32" w14:textId="5DA2CFA5" w:rsidR="007E78E9" w:rsidRPr="007E78E9" w:rsidRDefault="00A377B9" w:rsidP="007E78E9">
      <w:r>
        <w:t>But while the existence and nature of lexical flexibility has been thoroughly debated, little attention has been paid to its discourse-functional motivations</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0248C4">
        <w:t xml:space="preserve"> Why, in flexible languages, do speakers make the </w:t>
      </w:r>
      <w:proofErr w:type="gramStart"/>
      <w:r w:rsidR="000248C4">
        <w:t>particular categorial</w:t>
      </w:r>
      <w:proofErr w:type="gramEnd"/>
      <w:r w:rsidR="000248C4">
        <w:t xml:space="preserve"> choices they do? If a given lexeme can more-or-less freely alternate between, say, nominal and verbal 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both qualitative and quantitative terms in a small but diverse sample of languages.</w:t>
      </w:r>
      <w:bookmarkStart w:id="0" w:name="_GoBack"/>
      <w:bookmarkEnd w:id="0"/>
    </w:p>
    <w:p w14:paraId="34EA731B" w14:textId="77D2D599" w:rsidR="00DE6C31" w:rsidRDefault="00DE6C31" w:rsidP="009C5A3B">
      <w:pPr>
        <w:pStyle w:val="Heading1"/>
      </w:pPr>
      <w:bookmarkStart w:id="1" w:name="_Ref502225471"/>
      <w:r>
        <w:t>Background</w:t>
      </w:r>
      <w:bookmarkEnd w:id="1"/>
    </w:p>
    <w:p w14:paraId="6E5933E2" w14:textId="3BEFE52D" w:rsidR="004F13E5" w:rsidRDefault="004F13E5" w:rsidP="004F13E5">
      <w:r>
        <w:t>Considerations:</w:t>
      </w:r>
    </w:p>
    <w:p w14:paraId="5B56315C" w14:textId="1E0377E4" w:rsidR="00F17A5B" w:rsidRDefault="00F17A5B" w:rsidP="004F13E5">
      <w:pPr>
        <w:pStyle w:val="ListParagraph"/>
        <w:numPr>
          <w:ilvl w:val="0"/>
          <w:numId w:val="9"/>
        </w:numPr>
      </w:pPr>
      <w:r>
        <w:t>Clarification of all the aspects of the definition of lexical flexibility</w:t>
      </w:r>
    </w:p>
    <w:p w14:paraId="37823524" w14:textId="1AD99B8E" w:rsidR="00A969CA" w:rsidRDefault="00A969CA" w:rsidP="00A969CA">
      <w:pPr>
        <w:pStyle w:val="ListParagraph"/>
        <w:numPr>
          <w:ilvl w:val="1"/>
          <w:numId w:val="9"/>
        </w:numPr>
      </w:pPr>
      <w:r>
        <w:t>overt coding = structural coding</w:t>
      </w:r>
    </w:p>
    <w:p w14:paraId="061B2A04" w14:textId="1C43EE0C" w:rsidR="00A969CA" w:rsidRDefault="00A969CA" w:rsidP="00A969CA">
      <w:pPr>
        <w:pStyle w:val="ListParagraph"/>
        <w:numPr>
          <w:ilvl w:val="1"/>
          <w:numId w:val="9"/>
        </w:numPr>
      </w:pPr>
      <w:r>
        <w:t>semantic shift involved</w:t>
      </w:r>
    </w:p>
    <w:p w14:paraId="750FFBFA" w14:textId="5842DCC7" w:rsidR="00BF1025" w:rsidRDefault="00BF1025" w:rsidP="00A969CA">
      <w:pPr>
        <w:pStyle w:val="ListParagraph"/>
        <w:numPr>
          <w:ilvl w:val="1"/>
          <w:numId w:val="9"/>
        </w:numPr>
      </w:pPr>
      <w:r>
        <w:t>mention Croft’s 2 universals (of structural coding and behavioral coding)</w:t>
      </w:r>
    </w:p>
    <w:p w14:paraId="7D37D087" w14:textId="7C080935" w:rsidR="004F13E5" w:rsidRDefault="004F13E5" w:rsidP="004F13E5">
      <w:pPr>
        <w:pStyle w:val="ListParagraph"/>
        <w:numPr>
          <w:ilvl w:val="0"/>
          <w:numId w:val="9"/>
        </w:numPr>
      </w:pPr>
      <w:r>
        <w:t>What’s a lexeme?</w:t>
      </w:r>
    </w:p>
    <w:p w14:paraId="6FF3AB6D" w14:textId="21AA5BC9" w:rsidR="004F13E5" w:rsidRDefault="004F13E5" w:rsidP="004F13E5">
      <w:pPr>
        <w:pStyle w:val="ListParagraph"/>
        <w:numPr>
          <w:ilvl w:val="0"/>
          <w:numId w:val="9"/>
        </w:numPr>
      </w:pPr>
      <w:r>
        <w:t>What constitutes overt coding?</w:t>
      </w:r>
    </w:p>
    <w:p w14:paraId="1F8FEB50" w14:textId="6BFC6128" w:rsidR="004F13E5" w:rsidRDefault="004F13E5" w:rsidP="004F13E5">
      <w:pPr>
        <w:pStyle w:val="ListParagraph"/>
        <w:numPr>
          <w:ilvl w:val="0"/>
          <w:numId w:val="9"/>
        </w:numPr>
      </w:pPr>
      <w:r>
        <w:t>What are “functions”? (Propositional act functions) Which functions are there?</w:t>
      </w:r>
    </w:p>
    <w:p w14:paraId="4C2832AB" w14:textId="763E984D" w:rsidR="00833849" w:rsidRDefault="00833849" w:rsidP="004F13E5">
      <w:pPr>
        <w:pStyle w:val="ListParagraph"/>
        <w:numPr>
          <w:ilvl w:val="0"/>
          <w:numId w:val="9"/>
        </w:numPr>
      </w:pPr>
      <w:r>
        <w:t>Conversion / zero-derivation vs. lexical flexibility</w:t>
      </w:r>
    </w:p>
    <w:p w14:paraId="5A65C432" w14:textId="277F4E45" w:rsidR="00CB6B00" w:rsidRDefault="00CB6B00" w:rsidP="004F13E5">
      <w:pPr>
        <w:pStyle w:val="ListParagraph"/>
        <w:numPr>
          <w:ilvl w:val="0"/>
          <w:numId w:val="9"/>
        </w:numPr>
      </w:pPr>
      <w:r>
        <w:t>What about grammatical flexibility?</w:t>
      </w:r>
    </w:p>
    <w:p w14:paraId="59EA82DC" w14:textId="1121A16A" w:rsidR="00241552" w:rsidRPr="004F13E5" w:rsidRDefault="00241552" w:rsidP="004F13E5">
      <w:pPr>
        <w:pStyle w:val="ListParagraph"/>
        <w:numPr>
          <w:ilvl w:val="0"/>
          <w:numId w:val="9"/>
        </w:numPr>
      </w:pPr>
      <w:proofErr w:type="spellStart"/>
      <w:r>
        <w:lastRenderedPageBreak/>
        <w:t>Heterosemy</w:t>
      </w:r>
      <w:proofErr w:type="spellEnd"/>
      <w:r>
        <w:t xml:space="preserve"> (</w:t>
      </w:r>
      <w:proofErr w:type="spellStart"/>
      <w:r>
        <w:t>Lichtenberk</w:t>
      </w:r>
      <w:proofErr w:type="spellEnd"/>
      <w:r>
        <w:t xml:space="preserve">) – “the use of identical forms with different combinatorics and different meanings” (Evans &amp; </w:t>
      </w:r>
      <w:proofErr w:type="spellStart"/>
      <w:r>
        <w:t>Osada</w:t>
      </w:r>
      <w:proofErr w:type="spellEnd"/>
      <w:r>
        <w:t xml:space="preserve"> 2005:357)</w:t>
      </w:r>
    </w:p>
    <w:p w14:paraId="5CDC4E5E" w14:textId="39B33661" w:rsidR="00FD59DC" w:rsidRDefault="00DE6C31" w:rsidP="009C5A3B">
      <w:pPr>
        <w:pStyle w:val="Heading1"/>
      </w:pPr>
      <w:r>
        <w:t>Data &amp; Methods</w:t>
      </w:r>
    </w:p>
    <w:p w14:paraId="2B39EA4D" w14:textId="3C81B097" w:rsidR="00DE6C31" w:rsidRDefault="00DE6C31" w:rsidP="009C5A3B">
      <w:pPr>
        <w:pStyle w:val="Heading1"/>
      </w:pPr>
      <w:r>
        <w:t>Outline</w:t>
      </w:r>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1ECFCE09" w14:textId="6C931F94" w:rsidR="005A19D2" w:rsidRPr="005A19D2" w:rsidRDefault="0020387A" w:rsidP="005A19D2">
      <w:pPr>
        <w:widowControl w:val="0"/>
        <w:autoSpaceDE w:val="0"/>
        <w:autoSpaceDN w:val="0"/>
        <w:adjustRightInd w:val="0"/>
        <w:spacing w:before="120" w:after="120"/>
        <w:ind w:left="480" w:hanging="480"/>
        <w:rPr>
          <w:rFonts w:cs="Times New Roman"/>
          <w:noProof/>
        </w:rPr>
      </w:pPr>
      <w:r>
        <w:fldChar w:fldCharType="begin" w:fldLock="1"/>
      </w:r>
      <w:r>
        <w:instrText xml:space="preserve">ADDIN Mendeley Bibliography CSL_BIBLIOGRAPHY </w:instrText>
      </w:r>
      <w:r>
        <w:fldChar w:fldCharType="separate"/>
      </w:r>
      <w:r w:rsidR="005A19D2" w:rsidRPr="005A19D2">
        <w:rPr>
          <w:rFonts w:cs="Times New Roman"/>
          <w:noProof/>
        </w:rPr>
        <w:t xml:space="preserve">Baker, Mark &amp; William Croft. 2017. Lexical categories: Legacy, lacuna, and opportunity for functionalists and formalists. </w:t>
      </w:r>
      <w:r w:rsidR="005A19D2" w:rsidRPr="005A19D2">
        <w:rPr>
          <w:rFonts w:cs="Times New Roman"/>
          <w:i/>
          <w:iCs/>
          <w:noProof/>
        </w:rPr>
        <w:t>Annual Review of Linguistics</w:t>
      </w:r>
      <w:r w:rsidR="005A19D2" w:rsidRPr="005A19D2">
        <w:rPr>
          <w:rFonts w:cs="Times New Roman"/>
          <w:noProof/>
        </w:rPr>
        <w:t xml:space="preserve"> 3(2). 1–19. doi:10.1146/annurev-linguistics-011516-034134. http://www.annualreviews.org/doi/10.1146/annurev-linguistics-011516-034134.</w:t>
      </w:r>
    </w:p>
    <w:p w14:paraId="251FF9E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Broschart, Jürgen. 1997. Why Tongan does it differently: Categorial distinctions in a language without nouns and verbs. </w:t>
      </w:r>
      <w:r w:rsidRPr="005A19D2">
        <w:rPr>
          <w:rFonts w:cs="Times New Roman"/>
          <w:i/>
          <w:iCs/>
          <w:noProof/>
        </w:rPr>
        <w:t>Linguistic Typology</w:t>
      </w:r>
      <w:r w:rsidRPr="005A19D2">
        <w:rPr>
          <w:rFonts w:cs="Times New Roman"/>
          <w:noProof/>
        </w:rPr>
        <w:t xml:space="preserve"> 1(1997). 123–165. doi:10.1515/lity.1997.1.2.123.</w:t>
      </w:r>
    </w:p>
    <w:p w14:paraId="56C2C319"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auchard, Aurelie. 2017. Describing lexical flexibility in Caac (New Caledonia). </w:t>
      </w:r>
      <w:r w:rsidRPr="005A19D2">
        <w:rPr>
          <w:rFonts w:cs="Times New Roman"/>
          <w:i/>
          <w:iCs/>
          <w:noProof/>
        </w:rPr>
        <w:t>Studies in Language</w:t>
      </w:r>
      <w:r w:rsidRPr="005A19D2">
        <w:rPr>
          <w:rFonts w:cs="Times New Roman"/>
          <w:noProof/>
        </w:rPr>
        <w:t xml:space="preserve"> 41(2). 521–542. doi:10.1075/sl.41.2.09cau. http://www.jbe-platform.com/content/journals/10.1075/sl.41.2.09cau.</w:t>
      </w:r>
    </w:p>
    <w:p w14:paraId="08C3680F"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hafe, Wallace. 2012. Are adjectives universal? The case of Northern Iroquoian. </w:t>
      </w:r>
      <w:r w:rsidRPr="005A19D2">
        <w:rPr>
          <w:rFonts w:cs="Times New Roman"/>
          <w:i/>
          <w:iCs/>
          <w:noProof/>
        </w:rPr>
        <w:t>Linguistic Typology</w:t>
      </w:r>
      <w:r w:rsidRPr="005A19D2">
        <w:rPr>
          <w:rFonts w:cs="Times New Roman"/>
          <w:noProof/>
        </w:rPr>
        <w:t xml:space="preserve"> 16(1). 1–39. doi:10.1515/lingty-2012-0001.</w:t>
      </w:r>
    </w:p>
    <w:p w14:paraId="4B7BAFF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hung, Sandra. 2012. Are lexical categories universal? The view from Chamorro. </w:t>
      </w:r>
      <w:r w:rsidRPr="005A19D2">
        <w:rPr>
          <w:rFonts w:cs="Times New Roman"/>
          <w:i/>
          <w:iCs/>
          <w:noProof/>
        </w:rPr>
        <w:t>Theoretical Linguistics</w:t>
      </w:r>
      <w:r w:rsidRPr="005A19D2">
        <w:rPr>
          <w:rFonts w:cs="Times New Roman"/>
          <w:noProof/>
        </w:rPr>
        <w:t xml:space="preserve"> 38(1–2). 1–56. doi:10.1515/tl-2012-0001.</w:t>
      </w:r>
    </w:p>
    <w:p w14:paraId="631B3AA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roft, William. 1990. A conceptual framework for grammatical categories. </w:t>
      </w:r>
      <w:r w:rsidRPr="005A19D2">
        <w:rPr>
          <w:rFonts w:cs="Times New Roman"/>
          <w:i/>
          <w:iCs/>
          <w:noProof/>
        </w:rPr>
        <w:t>Journal of Semantics</w:t>
      </w:r>
      <w:r w:rsidRPr="005A19D2">
        <w:rPr>
          <w:rFonts w:cs="Times New Roman"/>
          <w:noProof/>
        </w:rPr>
        <w:t xml:space="preserve"> 7(3). 245–280.</w:t>
      </w:r>
    </w:p>
    <w:p w14:paraId="26A5E5E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roft, William. 2001. </w:t>
      </w:r>
      <w:r w:rsidRPr="005A19D2">
        <w:rPr>
          <w:rFonts w:cs="Times New Roman"/>
          <w:i/>
          <w:iCs/>
          <w:noProof/>
        </w:rPr>
        <w:t>Radical Construction Grammar: Syntactic theory in typological perspective</w:t>
      </w:r>
      <w:r w:rsidRPr="005A19D2">
        <w:rPr>
          <w:rFonts w:cs="Times New Roman"/>
          <w:noProof/>
        </w:rPr>
        <w:t>. Oxford: Oxford University Press.</w:t>
      </w:r>
    </w:p>
    <w:p w14:paraId="45724CA0"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roft, William. 2005. Word classes, parts of speech, and syntactic argumentation. </w:t>
      </w:r>
      <w:r w:rsidRPr="005A19D2">
        <w:rPr>
          <w:rFonts w:cs="Times New Roman"/>
          <w:i/>
          <w:iCs/>
          <w:noProof/>
        </w:rPr>
        <w:t>Linguistic Typology</w:t>
      </w:r>
      <w:r w:rsidRPr="005A19D2">
        <w:rPr>
          <w:rFonts w:cs="Times New Roman"/>
          <w:noProof/>
        </w:rPr>
        <w:t xml:space="preserve"> 9(3). 431–441. doi:10.1515/lity.2005.9.3.391.</w:t>
      </w:r>
    </w:p>
    <w:p w14:paraId="4CF27150"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rystal, David. 2008. </w:t>
      </w:r>
      <w:r w:rsidRPr="005A19D2">
        <w:rPr>
          <w:rFonts w:cs="Times New Roman"/>
          <w:i/>
          <w:iCs/>
          <w:noProof/>
        </w:rPr>
        <w:t>A dictionary of linguistics and phonetics</w:t>
      </w:r>
      <w:r w:rsidRPr="005A19D2">
        <w:rPr>
          <w:rFonts w:cs="Times New Roman"/>
          <w:noProof/>
        </w:rPr>
        <w:t>. 6th ed. (The Language Library). Blackwell.</w:t>
      </w:r>
    </w:p>
    <w:p w14:paraId="0BF1E614"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Dixon, Robert M. W. 1982. </w:t>
      </w:r>
      <w:r w:rsidRPr="005A19D2">
        <w:rPr>
          <w:rFonts w:cs="Times New Roman"/>
          <w:i/>
          <w:iCs/>
          <w:noProof/>
        </w:rPr>
        <w:t>Where have all the adjectives gone? and other essays in Semantics and Syntax</w:t>
      </w:r>
      <w:r w:rsidRPr="005A19D2">
        <w:rPr>
          <w:rFonts w:cs="Times New Roman"/>
          <w:noProof/>
        </w:rPr>
        <w:t xml:space="preserve">. </w:t>
      </w:r>
      <w:r w:rsidRPr="005A19D2">
        <w:rPr>
          <w:rFonts w:cs="Times New Roman"/>
          <w:i/>
          <w:iCs/>
          <w:noProof/>
        </w:rPr>
        <w:t>Studies in Language</w:t>
      </w:r>
      <w:r w:rsidRPr="005A19D2">
        <w:rPr>
          <w:rFonts w:cs="Times New Roman"/>
          <w:noProof/>
        </w:rPr>
        <w:t>. doi:10.1038/014265a0.</w:t>
      </w:r>
    </w:p>
    <w:p w14:paraId="5A1442D7"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Don, Jan. 2004. Categories in the lexicon. </w:t>
      </w:r>
      <w:r w:rsidRPr="005A19D2">
        <w:rPr>
          <w:rFonts w:cs="Times New Roman"/>
          <w:i/>
          <w:iCs/>
          <w:noProof/>
        </w:rPr>
        <w:t>Linguistics</w:t>
      </w:r>
      <w:r w:rsidRPr="005A19D2">
        <w:rPr>
          <w:rFonts w:cs="Times New Roman"/>
          <w:noProof/>
        </w:rPr>
        <w:t xml:space="preserve"> 42(5). 931–956. doi:10.1515/ling.2004.033.</w:t>
      </w:r>
    </w:p>
    <w:p w14:paraId="56550713"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Dorvlo, Kofi. 2009. Does Logba have an adjective class? . 95–105.</w:t>
      </w:r>
    </w:p>
    <w:p w14:paraId="16FD3CFF"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Eijk, Jan P. Van &amp; Thom Hess. 1986. Noun and verb in Salish. </w:t>
      </w:r>
      <w:r w:rsidRPr="005A19D2">
        <w:rPr>
          <w:rFonts w:cs="Times New Roman"/>
          <w:i/>
          <w:iCs/>
          <w:noProof/>
        </w:rPr>
        <w:t>Lingua</w:t>
      </w:r>
      <w:r w:rsidRPr="005A19D2">
        <w:rPr>
          <w:rFonts w:cs="Times New Roman"/>
          <w:noProof/>
        </w:rPr>
        <w:t xml:space="preserve"> 69(4). 319–331. doi:10.1016/0024-3841(86)90061-6.</w:t>
      </w:r>
    </w:p>
    <w:p w14:paraId="0C19B4FE"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Evans, Nicholas &amp; Toshiki Osada. 2005. Mundari: The myth of a language without word classes. </w:t>
      </w:r>
      <w:r w:rsidRPr="005A19D2">
        <w:rPr>
          <w:rFonts w:cs="Times New Roman"/>
          <w:i/>
          <w:iCs/>
          <w:noProof/>
        </w:rPr>
        <w:t>Linguistic Typology</w:t>
      </w:r>
      <w:r w:rsidRPr="005A19D2">
        <w:rPr>
          <w:rFonts w:cs="Times New Roman"/>
          <w:noProof/>
        </w:rPr>
        <w:t xml:space="preserve"> 9(2005). 351–390. doi:10.1515/lity.2005.9.3.351.</w:t>
      </w:r>
    </w:p>
    <w:p w14:paraId="51412A25"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Floyd, Simeon. 2011. Re-discovering the Quechua adjective. </w:t>
      </w:r>
      <w:r w:rsidRPr="005A19D2">
        <w:rPr>
          <w:rFonts w:cs="Times New Roman"/>
          <w:i/>
          <w:iCs/>
          <w:noProof/>
        </w:rPr>
        <w:t>Linguistic Typology</w:t>
      </w:r>
      <w:r w:rsidRPr="005A19D2">
        <w:rPr>
          <w:rFonts w:cs="Times New Roman"/>
          <w:noProof/>
        </w:rPr>
        <w:t xml:space="preserve"> 15(1). 25–63. doi:10.1515/LITY.2011.003.</w:t>
      </w:r>
    </w:p>
    <w:p w14:paraId="4BFABE48"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François, Alexandre. 2017. The economy of word classes in Hiw, Vanuatu. </w:t>
      </w:r>
      <w:r w:rsidRPr="005A19D2">
        <w:rPr>
          <w:rFonts w:cs="Times New Roman"/>
          <w:i/>
          <w:iCs/>
          <w:noProof/>
        </w:rPr>
        <w:t>Studies in Language</w:t>
      </w:r>
      <w:r w:rsidRPr="005A19D2">
        <w:rPr>
          <w:rFonts w:cs="Times New Roman"/>
          <w:noProof/>
        </w:rPr>
        <w:t xml:space="preserve"> 41(2). 294–357. doi:10.1075/sl.41.2.03fra. http://www.jbe-platform.com/content/journals/10.1075/sl.41.2.03fra.</w:t>
      </w:r>
    </w:p>
    <w:p w14:paraId="6D62BF1F"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engeveld, Kees. 1992. </w:t>
      </w:r>
      <w:r w:rsidRPr="005A19D2">
        <w:rPr>
          <w:rFonts w:cs="Times New Roman"/>
          <w:i/>
          <w:iCs/>
          <w:noProof/>
        </w:rPr>
        <w:t>Non-verbal predication: Theory, typology, diachrony</w:t>
      </w:r>
      <w:r w:rsidRPr="005A19D2">
        <w:rPr>
          <w:rFonts w:cs="Times New Roman"/>
          <w:noProof/>
        </w:rPr>
        <w:t>. (Functional Grammar Series 15). Berlin: Mouton de Gruyter.</w:t>
      </w:r>
    </w:p>
    <w:p w14:paraId="004B08D8"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engeveld, Kees &amp; Jan Rijkhoff. 2005. Mundari as a flexible language. </w:t>
      </w:r>
      <w:r w:rsidRPr="005A19D2">
        <w:rPr>
          <w:rFonts w:cs="Times New Roman"/>
          <w:i/>
          <w:iCs/>
          <w:noProof/>
        </w:rPr>
        <w:t>Linguistic Typology</w:t>
      </w:r>
      <w:r w:rsidRPr="005A19D2">
        <w:rPr>
          <w:rFonts w:cs="Times New Roman"/>
          <w:noProof/>
        </w:rPr>
        <w:t xml:space="preserve"> 9(3). 406–431. doi:10.1515/lity.2005.9.3.391.</w:t>
      </w:r>
    </w:p>
    <w:p w14:paraId="599EEE4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engeveld, Kees, Jan Rijkhoff &amp; Anna Siewierska. 2004. Parts-of-speech systems and word order. </w:t>
      </w:r>
      <w:r w:rsidRPr="005A19D2">
        <w:rPr>
          <w:rFonts w:cs="Times New Roman"/>
          <w:i/>
          <w:iCs/>
          <w:noProof/>
        </w:rPr>
        <w:t>Journal of Linguistics</w:t>
      </w:r>
      <w:r w:rsidRPr="005A19D2">
        <w:rPr>
          <w:rFonts w:cs="Times New Roman"/>
          <w:noProof/>
        </w:rPr>
        <w:t xml:space="preserve"> 40(3). 527–570. doi:10.1017/S0022226704002762.</w:t>
      </w:r>
    </w:p>
    <w:p w14:paraId="41271EC3"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olton, Gary. 1999. Categoriality of property words in a switch-adjective language. </w:t>
      </w:r>
      <w:r w:rsidRPr="005A19D2">
        <w:rPr>
          <w:rFonts w:cs="Times New Roman"/>
          <w:i/>
          <w:iCs/>
          <w:noProof/>
        </w:rPr>
        <w:t>Linguistic Typology</w:t>
      </w:r>
      <w:r w:rsidRPr="005A19D2">
        <w:rPr>
          <w:rFonts w:cs="Times New Roman"/>
          <w:noProof/>
        </w:rPr>
        <w:t xml:space="preserve"> 3(3). 341–360. doi:10.1515/lity.1999.3.3.341. http://www.degruyter.com/view/j/lity.1999.3.issue-3/lity.1999.3.3.341/lity.1999.3.3.341.xml.</w:t>
      </w:r>
    </w:p>
    <w:p w14:paraId="14D3FD54"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opper, Paul J. &amp; Sandra A. Thompson. 1984. The discourse basis for lexical categories in Universal Grammar. </w:t>
      </w:r>
      <w:r w:rsidRPr="005A19D2">
        <w:rPr>
          <w:rFonts w:cs="Times New Roman"/>
          <w:i/>
          <w:iCs/>
          <w:noProof/>
        </w:rPr>
        <w:t>Language</w:t>
      </w:r>
      <w:r w:rsidRPr="005A19D2">
        <w:rPr>
          <w:rFonts w:cs="Times New Roman"/>
          <w:noProof/>
        </w:rPr>
        <w:t xml:space="preserve"> 60(4). 703–752. doi:10.1371/journal.pone.0005772. http://www.jstor.org/stable/413797.</w:t>
      </w:r>
    </w:p>
    <w:p w14:paraId="23AA34DE"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Kinkade, M. Dale. 1983. Salish evidence against the universality of “noun” and “verb.” </w:t>
      </w:r>
      <w:r w:rsidRPr="005A19D2">
        <w:rPr>
          <w:rFonts w:cs="Times New Roman"/>
          <w:i/>
          <w:iCs/>
          <w:noProof/>
        </w:rPr>
        <w:t>Lingua</w:t>
      </w:r>
      <w:r w:rsidRPr="005A19D2">
        <w:rPr>
          <w:rFonts w:cs="Times New Roman"/>
          <w:noProof/>
        </w:rPr>
        <w:t xml:space="preserve"> 60(1). 25–39. doi:10.1016/0024-3841(83)90045-1.</w:t>
      </w:r>
    </w:p>
    <w:p w14:paraId="53BAE8B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Koch, Karsten &amp; Lisa Matthewson. 2009. The lexical category debate in Salish and its relevance for Tagalog. </w:t>
      </w:r>
      <w:r w:rsidRPr="005A19D2">
        <w:rPr>
          <w:rFonts w:cs="Times New Roman"/>
          <w:i/>
          <w:iCs/>
          <w:noProof/>
        </w:rPr>
        <w:t>Theoretical Linguistics</w:t>
      </w:r>
      <w:r w:rsidRPr="005A19D2">
        <w:rPr>
          <w:rFonts w:cs="Times New Roman"/>
          <w:noProof/>
        </w:rPr>
        <w:t xml:space="preserve"> 35(1). 125–137. doi:10.1515/THLI.2009.007.</w:t>
      </w:r>
    </w:p>
    <w:p w14:paraId="447E7392"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chtenberk, Frank. 2017. Lexical and grammatical flexibility in Toqabaqita. </w:t>
      </w:r>
      <w:r w:rsidRPr="005A19D2">
        <w:rPr>
          <w:rFonts w:cs="Times New Roman"/>
          <w:i/>
          <w:iCs/>
          <w:noProof/>
        </w:rPr>
        <w:t>Studies in Language</w:t>
      </w:r>
      <w:r w:rsidRPr="005A19D2">
        <w:rPr>
          <w:rFonts w:cs="Times New Roman"/>
          <w:noProof/>
        </w:rPr>
        <w:t xml:space="preserve"> 41(2). 496–501. doi:10.1075/sl.41.2.07lic. http://www.jbe-platform.com/content/journals/10.1075/sl.41.2.07lic.</w:t>
      </w:r>
    </w:p>
    <w:p w14:paraId="42247FA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 van. 2006. </w:t>
      </w:r>
      <w:r w:rsidRPr="005A19D2">
        <w:rPr>
          <w:rFonts w:cs="Times New Roman"/>
          <w:i/>
          <w:iCs/>
          <w:noProof/>
        </w:rPr>
        <w:t>Parts-of-speech systems and dependent clauses: A typological study</w:t>
      </w:r>
      <w:r w:rsidRPr="005A19D2">
        <w:rPr>
          <w:rFonts w:cs="Times New Roman"/>
          <w:noProof/>
        </w:rPr>
        <w:t xml:space="preserve">. </w:t>
      </w:r>
      <w:r w:rsidRPr="005A19D2">
        <w:rPr>
          <w:rFonts w:cs="Times New Roman"/>
          <w:i/>
          <w:iCs/>
          <w:noProof/>
        </w:rPr>
        <w:t>Folia Linguistica</w:t>
      </w:r>
      <w:r w:rsidRPr="005A19D2">
        <w:rPr>
          <w:rFonts w:cs="Times New Roman"/>
          <w:noProof/>
        </w:rPr>
        <w:t>. Vol. 40. doi:10.1515/flin.40.3-4.239.</w:t>
      </w:r>
    </w:p>
    <w:p w14:paraId="0D412A4B"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 van. 2016. Lexical flexibility in Oceanic languages. </w:t>
      </w:r>
      <w:r w:rsidRPr="005A19D2">
        <w:rPr>
          <w:rFonts w:cs="Times New Roman"/>
          <w:i/>
          <w:iCs/>
          <w:noProof/>
        </w:rPr>
        <w:t>Linguistic Typology</w:t>
      </w:r>
      <w:r w:rsidRPr="005A19D2">
        <w:rPr>
          <w:rFonts w:cs="Times New Roman"/>
          <w:noProof/>
        </w:rPr>
        <w:t xml:space="preserve"> 20(2). 197–232. doi:10.1515/lingty-2016-0005.</w:t>
      </w:r>
    </w:p>
    <w:p w14:paraId="18003AD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 van &amp; Jan Rijkhoff. 2013. Flexible word classes in linguistic typology and grammatical theory. In Eva van Lier &amp; Jan Rijkhoff (eds.), </w:t>
      </w:r>
      <w:r w:rsidRPr="005A19D2">
        <w:rPr>
          <w:rFonts w:cs="Times New Roman"/>
          <w:i/>
          <w:iCs/>
          <w:noProof/>
        </w:rPr>
        <w:t>Flexible word classes: Typological studies of underspecified parts of speech</w:t>
      </w:r>
      <w:r w:rsidRPr="005A19D2">
        <w:rPr>
          <w:rFonts w:cs="Times New Roman"/>
          <w:noProof/>
        </w:rPr>
        <w:t>, 1–30. Oxford: Oxford University Press.</w:t>
      </w:r>
    </w:p>
    <w:p w14:paraId="5BDD26E9"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n van. 2017. Introduction: Lexical flexibility in Oceanic languages. </w:t>
      </w:r>
      <w:r w:rsidRPr="005A19D2">
        <w:rPr>
          <w:rFonts w:cs="Times New Roman"/>
          <w:i/>
          <w:iCs/>
          <w:noProof/>
        </w:rPr>
        <w:t>Studies in Language</w:t>
      </w:r>
      <w:r w:rsidRPr="005A19D2">
        <w:rPr>
          <w:rFonts w:cs="Times New Roman"/>
          <w:noProof/>
        </w:rPr>
        <w:t xml:space="preserve"> 41(2). 241–254. doi:10.1075/sl.41.2.01van. http://www.jbe-platform.com/content/journals/10.1075/sl.41.2.01van.</w:t>
      </w:r>
    </w:p>
    <w:p w14:paraId="4E2AA152"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uuk, Erkki. 2010. Nouns, verbs and flexibles: Implications for typologies of word classes. </w:t>
      </w:r>
      <w:r w:rsidRPr="005A19D2">
        <w:rPr>
          <w:rFonts w:cs="Times New Roman"/>
          <w:i/>
          <w:iCs/>
          <w:noProof/>
        </w:rPr>
        <w:t>Language Sciences</w:t>
      </w:r>
      <w:r w:rsidRPr="005A19D2">
        <w:rPr>
          <w:rFonts w:cs="Times New Roman"/>
          <w:noProof/>
        </w:rPr>
        <w:t xml:space="preserve"> 32(3). Elsevier Ltd. 349–365. doi:10.1016/j.langsci.2009.02.001. http://dx.doi.org/10.1016/j.langsci.2009.02.001.</w:t>
      </w:r>
    </w:p>
    <w:p w14:paraId="547B971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Nakayama, Toshihide. 1997. Discourse-pragmatic dynamism in Nuu-chah-nulth (Nootka) morphosyntax. University of California, Santa Barbara. doi:10.16953/deusbed.74839.</w:t>
      </w:r>
    </w:p>
    <w:p w14:paraId="2461029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Palmer, Bill. 2017. Categorial flexibility as an artefact of the analysis. </w:t>
      </w:r>
      <w:r w:rsidRPr="005A19D2">
        <w:rPr>
          <w:rFonts w:cs="Times New Roman"/>
          <w:i/>
          <w:iCs/>
          <w:noProof/>
        </w:rPr>
        <w:t>Studies in Language</w:t>
      </w:r>
      <w:r w:rsidRPr="005A19D2">
        <w:rPr>
          <w:rFonts w:cs="Times New Roman"/>
          <w:noProof/>
        </w:rPr>
        <w:t xml:space="preserve"> 41(2). 408–444. doi:10.1075/sl.41.2.05pal. http://www.jbe-platform.com/content/journals/10.1075/sl.41.2.05pal.</w:t>
      </w:r>
    </w:p>
    <w:p w14:paraId="38AD002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Rijkhoff, Jan. 2007. Word classes. </w:t>
      </w:r>
      <w:r w:rsidRPr="005A19D2">
        <w:rPr>
          <w:rFonts w:cs="Times New Roman"/>
          <w:i/>
          <w:iCs/>
          <w:noProof/>
        </w:rPr>
        <w:t>Language &amp; Linguistics Compass</w:t>
      </w:r>
      <w:r w:rsidRPr="005A19D2">
        <w:rPr>
          <w:rFonts w:cs="Times New Roman"/>
          <w:noProof/>
        </w:rPr>
        <w:t xml:space="preserve"> 1(6). 709–726. doi:10.1111/j.1749-818X.2007.00030.x. http://doi.wiley.com/10.1111/j.1749-818X.2007.00030.x.</w:t>
      </w:r>
    </w:p>
    <w:p w14:paraId="5FEC5CFE"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Rijkhoff, Jan &amp; Eva van Lier (eds.). 2013. </w:t>
      </w:r>
      <w:r w:rsidRPr="005A19D2">
        <w:rPr>
          <w:rFonts w:cs="Times New Roman"/>
          <w:i/>
          <w:iCs/>
          <w:noProof/>
        </w:rPr>
        <w:t>Flexible word classes: Typological studies of underspecified parts of speech</w:t>
      </w:r>
      <w:r w:rsidRPr="005A19D2">
        <w:rPr>
          <w:rFonts w:cs="Times New Roman"/>
          <w:noProof/>
        </w:rPr>
        <w:t>. Oxford: Oxford University Press.</w:t>
      </w:r>
    </w:p>
    <w:p w14:paraId="09B86148"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Sadock, Jerrold M. 1999. The nominalist theory of Eskimo: A case study in scientific self-deception. </w:t>
      </w:r>
      <w:r w:rsidRPr="005A19D2">
        <w:rPr>
          <w:rFonts w:cs="Times New Roman"/>
          <w:i/>
          <w:iCs/>
          <w:noProof/>
        </w:rPr>
        <w:t>International Journal of American Linguistics</w:t>
      </w:r>
      <w:r w:rsidRPr="005A19D2">
        <w:rPr>
          <w:rFonts w:cs="Times New Roman"/>
          <w:noProof/>
        </w:rPr>
        <w:t xml:space="preserve"> 65(4). 383–406.</w:t>
      </w:r>
    </w:p>
    <w:p w14:paraId="0178B4F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Thompson, Sandra A. 1989. A discourse approach to the cross-linguistic category “Adjective.” In Roberta Corrigan, Fred R. Eckman &amp; Michael Noonan (eds.), </w:t>
      </w:r>
      <w:r w:rsidRPr="005A19D2">
        <w:rPr>
          <w:rFonts w:cs="Times New Roman"/>
          <w:i/>
          <w:iCs/>
          <w:noProof/>
        </w:rPr>
        <w:t>Linguistic categorization</w:t>
      </w:r>
      <w:r w:rsidRPr="005A19D2">
        <w:rPr>
          <w:rFonts w:cs="Times New Roman"/>
          <w:noProof/>
        </w:rPr>
        <w:t>, 245–266. (Current Issues in Linguistic Theory 61). Amsterdam: John Benjamins.</w:t>
      </w:r>
    </w:p>
    <w:p w14:paraId="0EC2345B"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5A19D2">
        <w:rPr>
          <w:rFonts w:cs="Times New Roman"/>
          <w:i/>
          <w:iCs/>
          <w:noProof/>
        </w:rPr>
        <w:t>Lexical polycategoriality: Cross-linguistic, cross-theoretical, and language acquisition approaches</w:t>
      </w:r>
      <w:r w:rsidRPr="005A19D2">
        <w:rPr>
          <w:rFonts w:cs="Times New Roman"/>
          <w:noProof/>
        </w:rPr>
        <w:t>, 1–34. (Studies in Language Companion Series 182). Amsterdam: John Benjamins.</w:t>
      </w:r>
    </w:p>
    <w:p w14:paraId="4B5F406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Vapnarsky, Valentina &amp; Edy Veneziano (eds.). 2017b. </w:t>
      </w:r>
      <w:r w:rsidRPr="005A19D2">
        <w:rPr>
          <w:rFonts w:cs="Times New Roman"/>
          <w:i/>
          <w:iCs/>
          <w:noProof/>
        </w:rPr>
        <w:t>Lexical polycategoriality: Cross-linguistic, cross-theoretical and language acquisition approaches</w:t>
      </w:r>
      <w:r w:rsidRPr="005A19D2">
        <w:rPr>
          <w:rFonts w:cs="Times New Roman"/>
          <w:noProof/>
        </w:rPr>
        <w:t>. (Studies in Language Companion Series 182). Amsterdam: John Benjamins.</w:t>
      </w:r>
    </w:p>
    <w:p w14:paraId="1E35BCF7" w14:textId="2284F6D2" w:rsidR="00FD59DC" w:rsidRPr="00FD59DC" w:rsidRDefault="0020387A" w:rsidP="00FB3241">
      <w:pPr>
        <w:spacing w:before="120" w:after="120"/>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9D2000" w:rsidRDefault="009D2000" w:rsidP="00CA5A11">
      <w:r>
        <w:separator/>
      </w:r>
    </w:p>
  </w:endnote>
  <w:endnote w:type="continuationSeparator" w:id="0">
    <w:p w14:paraId="5C3F6DDA" w14:textId="77777777" w:rsidR="009D2000" w:rsidRDefault="009D2000"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6B1F89D8" w:rsidR="009D2000" w:rsidRDefault="009D2000" w:rsidP="007268BD">
        <w:pPr>
          <w:pStyle w:val="Footer"/>
          <w:jc w:val="center"/>
        </w:pPr>
        <w:r>
          <w:rPr>
            <w:noProof w:val="0"/>
          </w:rPr>
          <w:fldChar w:fldCharType="begin"/>
        </w:r>
        <w:r>
          <w:instrText xml:space="preserve"> PAGE   \* MERGEFORMAT </w:instrText>
        </w:r>
        <w:r>
          <w:rPr>
            <w:noProof w:val="0"/>
          </w:rPr>
          <w:fldChar w:fldCharType="separate"/>
        </w:r>
        <w:r w:rsidR="00A90AF3">
          <w:t>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37EE0E6D" w:rsidR="009D2000" w:rsidRDefault="009D2000" w:rsidP="00FD59DC">
        <w:pPr>
          <w:pStyle w:val="Footer"/>
          <w:jc w:val="center"/>
        </w:pPr>
        <w:r>
          <w:rPr>
            <w:noProof w:val="0"/>
          </w:rPr>
          <w:fldChar w:fldCharType="begin"/>
        </w:r>
        <w:r>
          <w:instrText xml:space="preserve"> PAGE   \* MERGEFORMAT </w:instrText>
        </w:r>
        <w:r>
          <w:rPr>
            <w:noProof w:val="0"/>
          </w:rPr>
          <w:fldChar w:fldCharType="separate"/>
        </w:r>
        <w:r w:rsidR="00A90AF3">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9D2000" w:rsidRDefault="009D2000" w:rsidP="00CA5A11">
      <w:r>
        <w:separator/>
      </w:r>
    </w:p>
  </w:footnote>
  <w:footnote w:type="continuationSeparator" w:id="0">
    <w:p w14:paraId="174445F7" w14:textId="77777777" w:rsidR="009D2000" w:rsidRDefault="009D2000" w:rsidP="00CA5A11">
      <w:r>
        <w:continuationSeparator/>
      </w:r>
    </w:p>
  </w:footnote>
  <w:footnote w:id="1">
    <w:p w14:paraId="19D9D40C" w14:textId="7034E6D9" w:rsidR="009D2000" w:rsidRDefault="009D2000" w:rsidP="003770F8">
      <w:pPr>
        <w:pStyle w:val="FootnoteText"/>
      </w:pPr>
      <w:r>
        <w:rPr>
          <w:rStyle w:val="FootnoteReference"/>
        </w:rPr>
        <w:footnoteRef/>
      </w:r>
      <w:r>
        <w:t xml:space="preserve"> In principle, grammatical (as opposed to lexical), closed-class categories such as demonstratives might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ossibility will not be discussed here.</w:t>
      </w:r>
    </w:p>
    <w:p w14:paraId="69745C48" w14:textId="6CBCF2E0" w:rsidR="009D2000" w:rsidRDefault="009D2000">
      <w:pPr>
        <w:pStyle w:val="FootnoteText"/>
      </w:pP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9D2000" w:rsidRDefault="009D2000">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3"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1"/>
  </w:num>
  <w:num w:numId="3">
    <w:abstractNumId w:val="2"/>
  </w:num>
  <w:num w:numId="4">
    <w:abstractNumId w:val="2"/>
  </w:num>
  <w:num w:numId="5">
    <w:abstractNumId w:val="2"/>
  </w:num>
  <w:num w:numId="6">
    <w:abstractNumId w:val="2"/>
  </w:num>
  <w:num w:numId="7">
    <w:abstractNumId w:val="3"/>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12C2F"/>
    <w:rsid w:val="000248C4"/>
    <w:rsid w:val="00087A44"/>
    <w:rsid w:val="0020387A"/>
    <w:rsid w:val="00241552"/>
    <w:rsid w:val="0024518B"/>
    <w:rsid w:val="00313B0C"/>
    <w:rsid w:val="003770F8"/>
    <w:rsid w:val="0038538F"/>
    <w:rsid w:val="00451C7B"/>
    <w:rsid w:val="004F13E5"/>
    <w:rsid w:val="005340F3"/>
    <w:rsid w:val="00536211"/>
    <w:rsid w:val="005A19D2"/>
    <w:rsid w:val="006303DE"/>
    <w:rsid w:val="006905E7"/>
    <w:rsid w:val="007268BD"/>
    <w:rsid w:val="00727663"/>
    <w:rsid w:val="00744976"/>
    <w:rsid w:val="007E78E9"/>
    <w:rsid w:val="00833849"/>
    <w:rsid w:val="0084363F"/>
    <w:rsid w:val="00885AAC"/>
    <w:rsid w:val="00887021"/>
    <w:rsid w:val="00895263"/>
    <w:rsid w:val="008E7768"/>
    <w:rsid w:val="008F2838"/>
    <w:rsid w:val="009400AE"/>
    <w:rsid w:val="009417C1"/>
    <w:rsid w:val="00977F74"/>
    <w:rsid w:val="0099612C"/>
    <w:rsid w:val="009A75CD"/>
    <w:rsid w:val="009B5B1C"/>
    <w:rsid w:val="009C5A3B"/>
    <w:rsid w:val="009D2000"/>
    <w:rsid w:val="009D583B"/>
    <w:rsid w:val="009F32D4"/>
    <w:rsid w:val="00A101B4"/>
    <w:rsid w:val="00A377B9"/>
    <w:rsid w:val="00A90AF3"/>
    <w:rsid w:val="00A969CA"/>
    <w:rsid w:val="00A9771E"/>
    <w:rsid w:val="00AB6A57"/>
    <w:rsid w:val="00AF0D0E"/>
    <w:rsid w:val="00AF201D"/>
    <w:rsid w:val="00AF45E2"/>
    <w:rsid w:val="00B57E77"/>
    <w:rsid w:val="00B87F72"/>
    <w:rsid w:val="00B96524"/>
    <w:rsid w:val="00BF1025"/>
    <w:rsid w:val="00BF31B7"/>
    <w:rsid w:val="00C141DD"/>
    <w:rsid w:val="00C61826"/>
    <w:rsid w:val="00C61ADB"/>
    <w:rsid w:val="00CA5A11"/>
    <w:rsid w:val="00CB6B00"/>
    <w:rsid w:val="00D36331"/>
    <w:rsid w:val="00D36FFB"/>
    <w:rsid w:val="00DB142A"/>
    <w:rsid w:val="00DE6C31"/>
    <w:rsid w:val="00E60471"/>
    <w:rsid w:val="00F02440"/>
    <w:rsid w:val="00F17A5B"/>
    <w:rsid w:val="00F373EB"/>
    <w:rsid w:val="00F42AC7"/>
    <w:rsid w:val="00F54FE5"/>
    <w:rsid w:val="00F55007"/>
    <w:rsid w:val="00FB3241"/>
    <w:rsid w:val="00FD59DC"/>
    <w:rsid w:val="00FF23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771E"/>
    <w:rPr>
      <w:rFonts w:ascii="Times New Roman" w:hAnsi="Times New Roman"/>
    </w:rPr>
  </w:style>
  <w:style w:type="paragraph" w:styleId="Heading1">
    <w:name w:val="heading 1"/>
    <w:basedOn w:val="ListParagraph"/>
    <w:next w:val="Normal"/>
    <w:link w:val="Heading1Char"/>
    <w:uiPriority w:val="4"/>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4"/>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4"/>
    <w:unhideWhenUsed/>
    <w:rsid w:val="009C5A3B"/>
    <w:pPr>
      <w:numPr>
        <w:ilvl w:val="2"/>
      </w:numPr>
      <w:outlineLvl w:val="2"/>
    </w:pPr>
  </w:style>
  <w:style w:type="paragraph" w:styleId="Heading4">
    <w:name w:val="heading 4"/>
    <w:basedOn w:val="Heading3"/>
    <w:next w:val="Normal"/>
    <w:link w:val="Heading4Char"/>
    <w:uiPriority w:val="4"/>
    <w:unhideWhenUsed/>
    <w:rsid w:val="009C5A3B"/>
    <w:pPr>
      <w:numPr>
        <w:ilvl w:val="3"/>
      </w:numPr>
      <w:outlineLvl w:val="3"/>
    </w:pPr>
    <w:rPr>
      <w:rFonts w:cstheme="majorBidi"/>
      <w:iCs/>
    </w:rPr>
  </w:style>
  <w:style w:type="paragraph" w:styleId="Heading5">
    <w:name w:val="heading 5"/>
    <w:basedOn w:val="Heading4"/>
    <w:next w:val="Normal"/>
    <w:link w:val="Heading5Char"/>
    <w:uiPriority w:val="4"/>
    <w:unhideWhenUsed/>
    <w:rsid w:val="009C5A3B"/>
    <w:pPr>
      <w:numPr>
        <w:ilvl w:val="4"/>
      </w:numPr>
      <w:outlineLvl w:val="4"/>
    </w:pPr>
  </w:style>
  <w:style w:type="paragraph" w:styleId="Heading6">
    <w:name w:val="heading 6"/>
    <w:basedOn w:val="Heading5"/>
    <w:next w:val="Normal"/>
    <w:link w:val="Heading6Char"/>
    <w:uiPriority w:val="4"/>
    <w:unhideWhenUsed/>
    <w:rsid w:val="009C5A3B"/>
    <w:pPr>
      <w:numPr>
        <w:ilvl w:val="5"/>
      </w:numPr>
      <w:outlineLvl w:val="5"/>
    </w:pPr>
  </w:style>
  <w:style w:type="paragraph" w:styleId="Heading7">
    <w:name w:val="heading 7"/>
    <w:basedOn w:val="Heading6"/>
    <w:next w:val="Normal"/>
    <w:link w:val="Heading7Char"/>
    <w:uiPriority w:val="4"/>
    <w:unhideWhenUsed/>
    <w:rsid w:val="009C5A3B"/>
    <w:pPr>
      <w:numPr>
        <w:ilvl w:val="6"/>
      </w:numPr>
      <w:outlineLvl w:val="6"/>
    </w:pPr>
    <w:rPr>
      <w:iCs w:val="0"/>
    </w:rPr>
  </w:style>
  <w:style w:type="paragraph" w:styleId="Heading8">
    <w:name w:val="heading 8"/>
    <w:basedOn w:val="Heading7"/>
    <w:next w:val="Normal"/>
    <w:link w:val="Heading8Char"/>
    <w:uiPriority w:val="4"/>
    <w:unhideWhenUsed/>
    <w:rsid w:val="009C5A3B"/>
    <w:pPr>
      <w:numPr>
        <w:ilvl w:val="7"/>
      </w:numPr>
      <w:outlineLvl w:val="7"/>
    </w:pPr>
    <w:rPr>
      <w:szCs w:val="21"/>
    </w:rPr>
  </w:style>
  <w:style w:type="paragraph" w:styleId="Heading9">
    <w:name w:val="heading 9"/>
    <w:basedOn w:val="Heading8"/>
    <w:next w:val="Normal"/>
    <w:link w:val="Heading9Char"/>
    <w:uiPriority w:val="4"/>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5"/>
    <w:qFormat/>
    <w:rsid w:val="009B5B1C"/>
    <w:rPr>
      <w:i/>
    </w:rPr>
  </w:style>
  <w:style w:type="paragraph" w:customStyle="1" w:styleId="BlockQuote">
    <w:name w:val="Block Quote"/>
    <w:basedOn w:val="Normal"/>
    <w:next w:val="Normal"/>
    <w:link w:val="BlockQuoteChar"/>
    <w:uiPriority w:val="5"/>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5"/>
    <w:rsid w:val="00AF201D"/>
    <w:rPr>
      <w:rFonts w:ascii="Times New Roman" w:hAnsi="Times New Roman"/>
      <w:sz w:val="22"/>
    </w:rPr>
  </w:style>
  <w:style w:type="paragraph" w:styleId="Title">
    <w:name w:val="Title"/>
    <w:next w:val="Normal"/>
    <w:link w:val="TitleChar"/>
    <w:uiPriority w:val="2"/>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2"/>
    <w:rsid w:val="007268BD"/>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4"/>
    <w:rsid w:val="00AF201D"/>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4"/>
    <w:rsid w:val="00AF201D"/>
    <w:rPr>
      <w:rFonts w:ascii="Times New Roman" w:eastAsiaTheme="majorEastAsia" w:hAnsi="Times New Roman" w:cs="Gentium Plus"/>
      <w:b/>
    </w:rPr>
  </w:style>
  <w:style w:type="character" w:customStyle="1" w:styleId="Heading2Char">
    <w:name w:val="Heading 2 Char"/>
    <w:basedOn w:val="DefaultParagraphFont"/>
    <w:link w:val="Heading2"/>
    <w:uiPriority w:val="4"/>
    <w:rsid w:val="00AF201D"/>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885AAC"/>
    <w:pPr>
      <w:ind w:firstLine="0"/>
    </w:pPr>
    <w:rPr>
      <w:rFonts w:ascii="Times New Roman" w:hAnsi="Times New Roman"/>
    </w:rPr>
  </w:style>
  <w:style w:type="paragraph" w:styleId="Subtitle">
    <w:name w:val="Subtitle"/>
    <w:next w:val="Normal"/>
    <w:link w:val="SubtitleChar"/>
    <w:uiPriority w:val="3"/>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3"/>
    <w:rsid w:val="00CA5A11"/>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4"/>
    <w:rsid w:val="00AF201D"/>
    <w:rPr>
      <w:rFonts w:ascii="Times New Roman" w:eastAsiaTheme="majorEastAsia" w:hAnsi="Times New Roman" w:cstheme="majorBidi"/>
      <w:b/>
      <w:iCs/>
    </w:rPr>
  </w:style>
  <w:style w:type="character" w:customStyle="1" w:styleId="Heading5Char">
    <w:name w:val="Heading 5 Char"/>
    <w:basedOn w:val="DefaultParagraphFont"/>
    <w:link w:val="Heading5"/>
    <w:uiPriority w:val="4"/>
    <w:rsid w:val="00AF201D"/>
    <w:rPr>
      <w:rFonts w:ascii="Times New Roman" w:eastAsiaTheme="majorEastAsia" w:hAnsi="Times New Roman" w:cstheme="majorBidi"/>
      <w:b/>
      <w:iCs/>
    </w:rPr>
  </w:style>
  <w:style w:type="character" w:customStyle="1" w:styleId="Heading6Char">
    <w:name w:val="Heading 6 Char"/>
    <w:basedOn w:val="DefaultParagraphFont"/>
    <w:link w:val="Heading6"/>
    <w:uiPriority w:val="4"/>
    <w:rsid w:val="00AF201D"/>
    <w:rPr>
      <w:rFonts w:ascii="Times New Roman" w:eastAsiaTheme="majorEastAsia" w:hAnsi="Times New Roman" w:cstheme="majorBidi"/>
      <w:b/>
      <w:iCs/>
    </w:rPr>
  </w:style>
  <w:style w:type="character" w:customStyle="1" w:styleId="Heading7Char">
    <w:name w:val="Heading 7 Char"/>
    <w:basedOn w:val="DefaultParagraphFont"/>
    <w:link w:val="Heading7"/>
    <w:uiPriority w:val="4"/>
    <w:rsid w:val="00AF201D"/>
    <w:rPr>
      <w:rFonts w:ascii="Times New Roman" w:eastAsiaTheme="majorEastAsia" w:hAnsi="Times New Roman" w:cstheme="majorBidi"/>
      <w:b/>
    </w:rPr>
  </w:style>
  <w:style w:type="character" w:customStyle="1" w:styleId="Heading8Char">
    <w:name w:val="Heading 8 Char"/>
    <w:basedOn w:val="DefaultParagraphFont"/>
    <w:link w:val="Heading8"/>
    <w:uiPriority w:val="4"/>
    <w:rsid w:val="00AF201D"/>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4"/>
    <w:rsid w:val="00AF201D"/>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5"/>
    <w:qFormat/>
    <w:rsid w:val="006905E7"/>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6124C-501F-45BE-AD67-3FA2833AF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4</Pages>
  <Words>9843</Words>
  <Characters>5610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ny Hieber</cp:lastModifiedBy>
  <cp:revision>47</cp:revision>
  <dcterms:created xsi:type="dcterms:W3CDTF">2017-12-27T19:43:00Z</dcterms:created>
  <dcterms:modified xsi:type="dcterms:W3CDTF">2017-12-28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